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6866D1B7"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We used</w:t>
      </w:r>
      <w:r w:rsidR="003C09B8">
        <w:t xml:space="preserve"> several</w:t>
      </w:r>
      <w:r w:rsidR="00C8155A">
        <w:t xml:space="preserve">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w:t>
      </w:r>
      <w:r w:rsidR="00EE5C4B">
        <w:t xml:space="preserve"> </w:t>
      </w:r>
      <w:r w:rsidR="00EE5C4B">
        <w:rPr>
          <w:i/>
        </w:rPr>
        <w:t>Mef-</w:t>
      </w:r>
      <w:r w:rsidR="00FE5A20">
        <w:rPr>
          <w:i/>
        </w:rPr>
        <w:t>GAL4</w:t>
      </w:r>
      <w:r w:rsidR="00C10A32">
        <w:t xml:space="preserve"> </w:t>
      </w:r>
      <w:r w:rsidR="003C09B8">
        <w:t xml:space="preserve">and </w:t>
      </w:r>
      <w:r w:rsidR="003C09B8" w:rsidRPr="003C09B8">
        <w:rPr>
          <w:i/>
        </w:rPr>
        <w:t>Mhc-GAL4</w:t>
      </w:r>
      <w:r w:rsidR="003C09B8">
        <w:t xml:space="preserve"> </w:t>
      </w:r>
      <w:r w:rsidR="00C10A32">
        <w:t>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ere used. </w:t>
      </w:r>
    </w:p>
    <w:p w14:paraId="04B6BF47" w14:textId="77777777" w:rsidR="00FE5A20" w:rsidRDefault="00FE5A20" w:rsidP="001A0687"/>
    <w:p w14:paraId="148431E6" w14:textId="778BE189"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w:t>
      </w:r>
      <w:r w:rsidR="003C09B8">
        <w:t>UAS-</w:t>
      </w:r>
      <w:r>
        <w:t xml:space="preserve">shRNA </w:t>
      </w:r>
      <w:r w:rsidR="003C09B8">
        <w:t>transgenic flies</w:t>
      </w:r>
      <w:r>
        <w:t xml:space="preserve">.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commentRangeStart w:id="5"/>
      <w:r w:rsidR="00554FC6">
        <w:t>Figure</w:t>
      </w:r>
      <w:r w:rsidR="00AC63C1">
        <w:t xml:space="preserve"> </w:t>
      </w:r>
      <w:r w:rsidR="003E4F67">
        <w:t>2</w:t>
      </w:r>
      <w:r w:rsidR="00554FC6">
        <w:t>A</w:t>
      </w:r>
      <w:commentRangeEnd w:id="5"/>
      <w:r w:rsidR="009637F4">
        <w:rPr>
          <w:rStyle w:val="CommentReference"/>
        </w:rPr>
        <w:commentReference w:id="5"/>
      </w:r>
      <w:r w:rsidR="003C09B8">
        <w:t>), indicating</w:t>
      </w:r>
      <w:r w:rsidR="00554FC6">
        <w:t xml:space="preserve"> there is </w:t>
      </w:r>
      <w:r w:rsidR="003C09B8">
        <w:t xml:space="preserve">no obvious </w:t>
      </w:r>
      <w:r w:rsidR="00554FC6">
        <w:t xml:space="preserve">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by using another muscle specific driver, </w:t>
      </w:r>
      <w:r w:rsidR="00695686" w:rsidRPr="00695686">
        <w:rPr>
          <w:i/>
        </w:rPr>
        <w:t>C179-GAL4</w:t>
      </w:r>
      <w:r w:rsidR="00695686">
        <w:t xml:space="preserve"> crossed to heterozygous UAS-shRNA/Tm6B flies we also observed reduced muscle-specific </w:t>
      </w:r>
      <w:r w:rsidR="00695686" w:rsidRPr="00695686">
        <w:rPr>
          <w:i/>
        </w:rPr>
        <w:t>Raptor</w:t>
      </w:r>
      <w:r w:rsidR="00695686">
        <w:t xml:space="preserve"> knockdown flies, although in this case some knockdown flies were able to eclose (Figure 2C).</w:t>
      </w:r>
      <w:r w:rsidR="00F73276">
        <w:t xml:space="preserve">  We examined this per gender, and with the exception of shRNA #2, in this case, males and female </w:t>
      </w:r>
      <w:r w:rsidR="00F73276" w:rsidRPr="00F73276">
        <w:rPr>
          <w:i/>
        </w:rPr>
        <w:t>Raptor</w:t>
      </w:r>
      <w:r w:rsidR="00F73276">
        <w:t xml:space="preserve"> knockdown flies </w:t>
      </w:r>
      <w:r w:rsidR="00F73276" w:rsidRPr="00F73276">
        <w:t>were</w:t>
      </w:r>
      <w:r w:rsidR="007255E2">
        <w:t xml:space="preserve"> approximately equally reduced.</w:t>
      </w:r>
      <w:bookmarkStart w:id="6" w:name="_GoBack"/>
      <w:bookmarkEnd w:id="6"/>
      <w:r w:rsidR="007255E2">
        <w:t xml:space="preserve"> </w:t>
      </w:r>
    </w:p>
    <w:p w14:paraId="5840558F" w14:textId="77777777" w:rsidR="00F444D6" w:rsidRDefault="00F444D6" w:rsidP="001A0687"/>
    <w:p w14:paraId="798E98C6" w14:textId="0BE808C2"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5ECD2E61"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w:t>
      </w:r>
      <w:r w:rsidR="007D7721">
        <w:t xml:space="preserve">next </w:t>
      </w:r>
      <w:r w:rsidR="00DF02CD">
        <w:t xml:space="preserve">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 xml:space="preserve">and repeated these studies.  In these experiments, we crossed flies which were homozygous for the driver with flies that were homozygous for the </w:t>
      </w:r>
      <w:r w:rsidR="007D7721">
        <w:t>UAS-</w:t>
      </w:r>
      <w:r>
        <w:t>shRNA</w:t>
      </w:r>
      <w:r w:rsidR="007D7721">
        <w:t xml:space="preserve"> transgene</w:t>
      </w:r>
      <w:r>
        <w:t>.  As a control, we used a fly line that was identical to the TRiP fly lines, but did not have a shRNA inserted</w:t>
      </w:r>
      <w:r w:rsidR="00DF02CD">
        <w:t xml:space="preserve">. </w:t>
      </w:r>
      <w:commentRangeStart w:id="7"/>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commentRangeEnd w:id="7"/>
      <w:r w:rsidR="00BF484F">
        <w:rPr>
          <w:rStyle w:val="CommentReference"/>
        </w:rPr>
        <w:commentReference w:id="7"/>
      </w:r>
      <w:r w:rsidR="00AF6080">
        <w:rPr>
          <w:rFonts w:ascii="Cambria" w:hAnsi="Cambria"/>
        </w:rPr>
        <w:t>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76ACEE91" w14:textId="77777777" w:rsidR="003C09B8" w:rsidRDefault="003C09B8" w:rsidP="001A0687">
      <w:pPr>
        <w:rPr>
          <w:rFonts w:ascii="Cambria" w:hAnsi="Cambria"/>
        </w:rPr>
      </w:pPr>
    </w:p>
    <w:p w14:paraId="05B7A999" w14:textId="77777777" w:rsidR="003C09B8" w:rsidRPr="0040324E" w:rsidRDefault="003C09B8" w:rsidP="003C09B8">
      <w:r>
        <w:t xml:space="preserve">This was not observed in mice where muscle-specific </w:t>
      </w:r>
      <w:r>
        <w:rPr>
          <w:i/>
        </w:rPr>
        <w:t xml:space="preserve">Raptor </w:t>
      </w:r>
      <w:r>
        <w:t xml:space="preserve">knockout mice are viable </w:t>
      </w:r>
      <w:r>
        <w:fldChar w:fldCharType="begin" w:fldLock="1"/>
      </w:r>
      <w: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fldChar w:fldCharType="separate"/>
      </w:r>
      <w:r w:rsidRPr="0040324E">
        <w:rPr>
          <w:noProof/>
        </w:rPr>
        <w:t>[8, 9]</w:t>
      </w:r>
      <w:r>
        <w:fldChar w:fldCharType="end"/>
      </w:r>
      <w:r>
        <w:t>.</w:t>
      </w:r>
    </w:p>
    <w:p w14:paraId="63491501" w14:textId="77777777" w:rsidR="003C09B8" w:rsidRDefault="003C09B8" w:rsidP="001A0687">
      <w:pPr>
        <w:rPr>
          <w:rFonts w:ascii="Cambria" w:hAnsi="Cambria"/>
        </w:rPr>
      </w:pP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eclosur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We observed no significant differences in the number of pupal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516C048E"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116EA4">
        <w:rPr>
          <w:rFonts w:ascii="Cambria" w:hAnsi="Cambria"/>
        </w:rPr>
        <w:t xml:space="preserve"> did not</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8"/>
      <w:r w:rsidR="002A13D8">
        <w:rPr>
          <w:rFonts w:ascii="Cambria" w:hAnsi="Cambria"/>
        </w:rPr>
        <w:t>smaller and weaker than female flies</w:t>
      </w:r>
      <w:commentRangeEnd w:id="8"/>
      <w:r w:rsidR="002A13D8">
        <w:rPr>
          <w:rStyle w:val="CommentReference"/>
        </w:rPr>
        <w:commentReference w:id="8"/>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2E576701"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Interestingly, </w:t>
      </w:r>
      <w:r w:rsidR="004C7062">
        <w:rPr>
          <w:rFonts w:ascii="Cambria" w:hAnsi="Cambria"/>
        </w:rPr>
        <w:t>these problems persist throughout the lifespan of the fly, even in those that reach adulthood.  Also interesting, is that there was a correspondence between the efficienty of the shRNA strain to cause lethality and its effects on muscle function, indicating a potential gene-dosage effect on both of these phenotypes.</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9"/>
      <w:r>
        <w:t xml:space="preserve">XXXX </w:t>
      </w:r>
      <w:commentRangeEnd w:id="9"/>
      <w:r w:rsidR="00DD6A3B">
        <w:rPr>
          <w:rStyle w:val="CommentReference"/>
        </w:rPr>
        <w:commentReference w:id="9"/>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Raptor shrRNA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shRNA and Mef-</w:t>
      </w:r>
      <w:r w:rsidR="00FE5A20">
        <w:rPr>
          <w:rFonts w:cs="Times"/>
        </w:rPr>
        <w:t>GAL4</w:t>
      </w:r>
      <w:r w:rsidRPr="003E4F67">
        <w:rPr>
          <w:rFonts w:cs="Times"/>
        </w:rPr>
        <w:t xml:space="preserve">/shRNA crosses. The </w:t>
      </w:r>
      <w:r w:rsidR="00FE5A20">
        <w:rPr>
          <w:rFonts w:cs="Times"/>
        </w:rPr>
        <w:t>GAL4</w:t>
      </w:r>
      <w:r w:rsidRPr="003E4F67">
        <w:rPr>
          <w:rFonts w:cs="Times"/>
        </w:rPr>
        <w:t xml:space="preserve"> driver strains and the shRNA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shRNAs. The 36304 shRNA is a control line for TRiP RNAi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9637F4" w:rsidRDefault="009637F4">
      <w:pPr>
        <w:pStyle w:val="CommentText"/>
      </w:pPr>
      <w:r>
        <w:rPr>
          <w:rStyle w:val="CommentReference"/>
        </w:rPr>
        <w:annotationRef/>
      </w:r>
      <w:r>
        <w:t>Ask larry for reference</w:t>
      </w:r>
    </w:p>
  </w:comment>
  <w:comment w:id="1" w:author="Dave Bridges" w:date="2014-05-06T10:15:00Z" w:initials="DB">
    <w:p w14:paraId="7CF46892" w14:textId="43E2704E" w:rsidR="009637F4" w:rsidRDefault="009637F4">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9637F4" w:rsidRDefault="009637F4">
      <w:pPr>
        <w:pStyle w:val="CommentText"/>
      </w:pPr>
      <w:ins w:id="4" w:author="Dave Bridges" w:date="2014-05-06T10:16:00Z">
        <w:r>
          <w:rPr>
            <w:rStyle w:val="CommentReference"/>
          </w:rPr>
          <w:annotationRef/>
        </w:r>
      </w:ins>
      <w:r>
        <w:t>Innocence can you write this part</w:t>
      </w:r>
    </w:p>
  </w:comment>
  <w:comment w:id="5" w:author="Dave Bridges" w:date="2014-06-24T12:12:00Z" w:initials="DB">
    <w:p w14:paraId="57FE5732" w14:textId="370A191E" w:rsidR="009637F4" w:rsidRDefault="009637F4">
      <w:pPr>
        <w:pStyle w:val="CommentText"/>
      </w:pPr>
      <w:r>
        <w:rPr>
          <w:rStyle w:val="CommentReference"/>
        </w:rPr>
        <w:annotationRef/>
      </w:r>
      <w:r>
        <w:t>Larry, do you think a schematic of the crosses for each figure would help, or people will be able to follow along?</w:t>
      </w:r>
    </w:p>
  </w:comment>
  <w:comment w:id="7" w:author="Dave Bridges" w:date="2014-06-23T12:31:00Z" w:initials="DB">
    <w:p w14:paraId="3DAFBCE7" w14:textId="0E7DE592" w:rsidR="009637F4" w:rsidRDefault="009637F4">
      <w:pPr>
        <w:pStyle w:val="CommentText"/>
      </w:pPr>
      <w:r>
        <w:rPr>
          <w:rStyle w:val="CommentReference"/>
        </w:rPr>
        <w:annotationRef/>
      </w:r>
      <w:r>
        <w:t>Say something here about gender differences</w:t>
      </w:r>
    </w:p>
  </w:comment>
  <w:comment w:id="8" w:author="Dave Bridges" w:date="2014-05-07T08:43:00Z" w:initials="DB">
    <w:p w14:paraId="0139AF80" w14:textId="4BAAEF06" w:rsidR="009637F4" w:rsidRDefault="009637F4">
      <w:pPr>
        <w:pStyle w:val="CommentText"/>
      </w:pPr>
      <w:r>
        <w:rPr>
          <w:rStyle w:val="CommentReference"/>
        </w:rPr>
        <w:annotationRef/>
      </w:r>
      <w:r>
        <w:t>Larry, can you get me a reference for this</w:t>
      </w:r>
    </w:p>
  </w:comment>
  <w:comment w:id="9" w:author="Dave Bridges" w:date="2014-05-07T08:47:00Z" w:initials="DB">
    <w:p w14:paraId="339065ED" w14:textId="1B50010F" w:rsidR="009637F4" w:rsidRDefault="009637F4">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16EA4"/>
    <w:rsid w:val="00140006"/>
    <w:rsid w:val="001425E4"/>
    <w:rsid w:val="001530A5"/>
    <w:rsid w:val="00162960"/>
    <w:rsid w:val="00187BB9"/>
    <w:rsid w:val="001A0687"/>
    <w:rsid w:val="001B4D8C"/>
    <w:rsid w:val="001B7635"/>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C09B8"/>
    <w:rsid w:val="003D6BD1"/>
    <w:rsid w:val="003E4F67"/>
    <w:rsid w:val="0040324E"/>
    <w:rsid w:val="00407AC6"/>
    <w:rsid w:val="00411E0B"/>
    <w:rsid w:val="00433D82"/>
    <w:rsid w:val="00436E62"/>
    <w:rsid w:val="00474711"/>
    <w:rsid w:val="004826A6"/>
    <w:rsid w:val="0048645D"/>
    <w:rsid w:val="00486518"/>
    <w:rsid w:val="004A57A5"/>
    <w:rsid w:val="004B7CDC"/>
    <w:rsid w:val="004C7062"/>
    <w:rsid w:val="0052513C"/>
    <w:rsid w:val="00537B34"/>
    <w:rsid w:val="005537E0"/>
    <w:rsid w:val="00554FC6"/>
    <w:rsid w:val="00561F32"/>
    <w:rsid w:val="00571E6C"/>
    <w:rsid w:val="005B4AB2"/>
    <w:rsid w:val="00695686"/>
    <w:rsid w:val="006A20BD"/>
    <w:rsid w:val="006C082B"/>
    <w:rsid w:val="006F1172"/>
    <w:rsid w:val="007255E2"/>
    <w:rsid w:val="0075212D"/>
    <w:rsid w:val="007A2B2C"/>
    <w:rsid w:val="007C342C"/>
    <w:rsid w:val="007D3910"/>
    <w:rsid w:val="007D7721"/>
    <w:rsid w:val="007E2C73"/>
    <w:rsid w:val="007E44ED"/>
    <w:rsid w:val="008104BA"/>
    <w:rsid w:val="008559E4"/>
    <w:rsid w:val="00895FB6"/>
    <w:rsid w:val="008C6740"/>
    <w:rsid w:val="0090102F"/>
    <w:rsid w:val="009111E3"/>
    <w:rsid w:val="00922DE5"/>
    <w:rsid w:val="009637F4"/>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BF484F"/>
    <w:rsid w:val="00C10A32"/>
    <w:rsid w:val="00C2697E"/>
    <w:rsid w:val="00C35D4F"/>
    <w:rsid w:val="00C40639"/>
    <w:rsid w:val="00C8155A"/>
    <w:rsid w:val="00C838F3"/>
    <w:rsid w:val="00C920F1"/>
    <w:rsid w:val="00CA3EED"/>
    <w:rsid w:val="00CC4247"/>
    <w:rsid w:val="00CC59CA"/>
    <w:rsid w:val="00CD646A"/>
    <w:rsid w:val="00D07587"/>
    <w:rsid w:val="00DA59AE"/>
    <w:rsid w:val="00DB29A1"/>
    <w:rsid w:val="00DD6A3B"/>
    <w:rsid w:val="00DF02CD"/>
    <w:rsid w:val="00E20164"/>
    <w:rsid w:val="00E251E9"/>
    <w:rsid w:val="00E25FD7"/>
    <w:rsid w:val="00E73EEA"/>
    <w:rsid w:val="00EB1511"/>
    <w:rsid w:val="00EE0AF8"/>
    <w:rsid w:val="00EE5C4B"/>
    <w:rsid w:val="00EE706E"/>
    <w:rsid w:val="00F0001B"/>
    <w:rsid w:val="00F25BCE"/>
    <w:rsid w:val="00F31273"/>
    <w:rsid w:val="00F444D6"/>
    <w:rsid w:val="00F7327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6845</Words>
  <Characters>39020</Characters>
  <Application>Microsoft Macintosh Word</Application>
  <DocSecurity>0</DocSecurity>
  <Lines>325</Lines>
  <Paragraphs>91</Paragraphs>
  <ScaleCrop>false</ScaleCrop>
  <Company>UTHSC</Company>
  <LinksUpToDate>false</LinksUpToDate>
  <CharactersWithSpaces>45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2</cp:revision>
  <cp:lastPrinted>2013-08-09T15:54:00Z</cp:lastPrinted>
  <dcterms:created xsi:type="dcterms:W3CDTF">2014-05-07T19:10:00Z</dcterms:created>
  <dcterms:modified xsi:type="dcterms:W3CDTF">2014-06-24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